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0D52249C"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C0453">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C1AF2">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C0453">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C1AF2">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540DEF">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540DEF">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38A6BE9B"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w:t>
      </w:r>
      <w:r w:rsidR="00DE61E9">
        <w:t xml:space="preserve"> </w:t>
      </w:r>
      <w:r w:rsidR="005A0C96" w:rsidRPr="005A0C96">
        <w:t>Firms use these instruments to convert floating-rate risk to fixed-rate risk, and vice versa.</w:t>
      </w:r>
      <w:r w:rsidR="00EF6757">
        <w:t xml:space="preserve"> </w:t>
      </w:r>
      <w:r w:rsidR="000712B2">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78BDBFA7" w:rsidR="008D1C73"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5364E5">
        <w:instrText xml:space="preserve"> ADDIN ZOTERO_ITEM CSL_CITATION {"citationID":"Vd9kFWHG","properties":{"formattedCitation":"(von Kleist and Mallo 2011)","plainCitation":"(von Kleist and Mallo 2011)","noteIndex":0},"citationItems":[{"id":961,"uris":["http://zotero.org/users/1226582/items/MIV8DAGL"],"itemData":{"id":9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FB01B7">
        <w:t>3</w:t>
      </w:r>
      <w:r w:rsidR="00FB01B7">
        <w:fldChar w:fldCharType="end"/>
      </w:r>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w:t>
      </w:r>
      <w:r w:rsidR="00AF63FA">
        <w:lastRenderedPageBreak/>
        <w:t xml:space="preserve">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proofErr w:type="gramStart"/>
      <w:r w:rsidR="007721E7">
        <w:t>legs, and</w:t>
      </w:r>
      <w:proofErr w:type="gramEnd"/>
      <w:r w:rsidR="007721E7">
        <w:t xml:space="preserve"> used the modified following </w:t>
      </w:r>
      <w:r w:rsidR="00DF452F">
        <w:t xml:space="preserve">day-count convention. </w:t>
      </w:r>
      <w:r w:rsidR="00440E83">
        <w:t xml:space="preserve">Both Canadian and US dollar denominated contracts used the ISDA master-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p>
    <w:p w14:paraId="16126F61" w14:textId="198D3AF7" w:rsidR="007E1203" w:rsidRDefault="00B91280" w:rsidP="00D459AC">
      <w:r>
        <w:rPr>
          <w:u w:val="double"/>
        </w:rPr>
        <w:t xml:space="preserve">Th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5364E5">
        <w:instrText xml:space="preserve"> ADDIN ZOTERO_ITEM CSL_CITATION {"citationID":"LQftIycA","properties":{"formattedCitation":"(Bolandnazar 2020)","plainCitation":"(Bolandnazar 2020)","noteIndex":0},"citationItems":[{"id":772,"uris":["http://zotero.org/users/1226582/items/2G8VDPE5"],"itemData":{"id":772,"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A7F7CC7"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w:t>
      </w:r>
      <w:r w:rsidR="002F6C5B">
        <w:lastRenderedPageBreak/>
        <w:t xml:space="preserve">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 xml:space="preserve">Since clearing members can lose their contribution to the default fund in case of the failure of a counterparty, </w:t>
      </w:r>
      <w:r w:rsidR="00B837CA">
        <w:t>c</w:t>
      </w:r>
      <w:r w:rsidR="00B837CA" w:rsidRPr="00377D40">
        <w:t xml:space="preserve">learing </w:t>
      </w:r>
      <w:r w:rsidR="00B837CA">
        <w:t xml:space="preserve">mutualizes </w:t>
      </w:r>
      <w:r w:rsidR="00B837CA">
        <w:t>counterparty risk among the members of the clearinghouse</w:t>
      </w:r>
      <w:r w:rsidR="00B837CA" w:rsidRPr="00377D40">
        <w:t>.</w:t>
      </w:r>
    </w:p>
    <w:p w14:paraId="58435568" w14:textId="5D6CDEA7"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the 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57C488A5"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proofErr w:type="gramStart"/>
      <w:r w:rsidR="002F4ED0">
        <w:t>made:</w:t>
      </w:r>
      <w:proofErr w:type="gramEnd"/>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389E1F1" w14:textId="77777777" w:rsidR="00265F4A" w:rsidRDefault="00265F4A" w:rsidP="00B15828"/>
    <w:p w14:paraId="507E50F0" w14:textId="77777777" w:rsidR="00265F4A" w:rsidRDefault="00265F4A" w:rsidP="00B15828"/>
    <w:p w14:paraId="4F643460" w14:textId="76799DF4" w:rsidR="00DB74D5" w:rsidRDefault="00DB74D5" w:rsidP="00DB74D5">
      <w:pPr>
        <w:pStyle w:val="Caption"/>
        <w:keepNext/>
      </w:pPr>
      <w:r>
        <w:t xml:space="preserve">Table </w:t>
      </w:r>
      <w:r>
        <w:fldChar w:fldCharType="begin"/>
      </w:r>
      <w:r>
        <w:instrText xml:space="preserve"> SEQ Table \* ARABIC </w:instrText>
      </w:r>
      <w:r>
        <w:fldChar w:fldCharType="separate"/>
      </w:r>
      <w:r>
        <w:rPr>
          <w:noProof/>
        </w:rPr>
        <w:t>1</w:t>
      </w:r>
      <w:r>
        <w:fldChar w:fldCharType="end"/>
      </w:r>
      <w:r>
        <w:rPr>
          <w:noProof/>
        </w:rPr>
        <w:t xml:space="preserve"> Example of obligations and net payments with no multilateral netting. To read the obligations, look at the row for the firm that’s obligated to pay and the column for the firm that’s obligated to receive.  For example, firm A owes firm B $100 million. The bottom table shows payments after bilateral netting (e.g. substracting what firm A owes firm B from what firm B owes firm A).</w:t>
      </w:r>
    </w:p>
    <w:tbl>
      <w:tblPr>
        <w:tblStyle w:val="TableGrid"/>
        <w:tblW w:w="0" w:type="auto"/>
        <w:tblLook w:val="04A0" w:firstRow="1" w:lastRow="0" w:firstColumn="1" w:lastColumn="0" w:noHBand="0" w:noVBand="1"/>
      </w:tblPr>
      <w:tblGrid>
        <w:gridCol w:w="2337"/>
        <w:gridCol w:w="2337"/>
        <w:gridCol w:w="2338"/>
        <w:gridCol w:w="2338"/>
      </w:tblGrid>
      <w:tr w:rsidR="004C1AD0" w14:paraId="551B18D3" w14:textId="77777777" w:rsidTr="004C1AD0">
        <w:tc>
          <w:tcPr>
            <w:tcW w:w="2337" w:type="dxa"/>
          </w:tcPr>
          <w:p w14:paraId="4347C46F" w14:textId="25CE12DE" w:rsidR="004C1AD0" w:rsidRDefault="00265F4A" w:rsidP="00B15828">
            <w:pPr>
              <w:ind w:firstLine="0"/>
            </w:pPr>
            <w:r>
              <w:t>Obligor/Recipient</w:t>
            </w:r>
          </w:p>
        </w:tc>
        <w:tc>
          <w:tcPr>
            <w:tcW w:w="2337" w:type="dxa"/>
          </w:tcPr>
          <w:p w14:paraId="3347C093" w14:textId="37EDF3F1" w:rsidR="004C1AD0" w:rsidRDefault="004C1AD0" w:rsidP="00B15828">
            <w:pPr>
              <w:ind w:firstLine="0"/>
            </w:pPr>
            <w:r>
              <w:t>Firm A</w:t>
            </w:r>
          </w:p>
        </w:tc>
        <w:tc>
          <w:tcPr>
            <w:tcW w:w="2338" w:type="dxa"/>
          </w:tcPr>
          <w:p w14:paraId="62B3909B" w14:textId="7166770C" w:rsidR="004C1AD0" w:rsidRDefault="004C1AD0" w:rsidP="00B15828">
            <w:pPr>
              <w:ind w:firstLine="0"/>
            </w:pPr>
            <w:r>
              <w:t>Firm B</w:t>
            </w:r>
          </w:p>
        </w:tc>
        <w:tc>
          <w:tcPr>
            <w:tcW w:w="2338" w:type="dxa"/>
          </w:tcPr>
          <w:p w14:paraId="1DBF75E8" w14:textId="43E80738" w:rsidR="004C1AD0" w:rsidRDefault="004C1AD0" w:rsidP="00B15828">
            <w:pPr>
              <w:ind w:firstLine="0"/>
            </w:pPr>
            <w:r>
              <w:t>Firm C</w:t>
            </w:r>
          </w:p>
        </w:tc>
      </w:tr>
      <w:tr w:rsidR="004C1AD0" w14:paraId="56D69490" w14:textId="77777777" w:rsidTr="004C1AD0">
        <w:tc>
          <w:tcPr>
            <w:tcW w:w="2337" w:type="dxa"/>
          </w:tcPr>
          <w:p w14:paraId="0B9444CD" w14:textId="7A7B1ED5" w:rsidR="004C1AD0" w:rsidRDefault="004C1AD0" w:rsidP="00B15828">
            <w:pPr>
              <w:ind w:firstLine="0"/>
            </w:pPr>
            <w:r>
              <w:t>Firm A</w:t>
            </w:r>
          </w:p>
        </w:tc>
        <w:tc>
          <w:tcPr>
            <w:tcW w:w="2337" w:type="dxa"/>
          </w:tcPr>
          <w:p w14:paraId="52202066" w14:textId="127F697C" w:rsidR="004C1AD0" w:rsidRDefault="004C1AD0" w:rsidP="00B15828">
            <w:pPr>
              <w:ind w:firstLine="0"/>
            </w:pPr>
            <w:r>
              <w:t>-</w:t>
            </w:r>
          </w:p>
        </w:tc>
        <w:tc>
          <w:tcPr>
            <w:tcW w:w="2338" w:type="dxa"/>
          </w:tcPr>
          <w:p w14:paraId="3587BE2D" w14:textId="5A68EB60" w:rsidR="004C1AD0" w:rsidRDefault="004C1AD0" w:rsidP="00B15828">
            <w:pPr>
              <w:ind w:firstLine="0"/>
            </w:pPr>
            <w:r>
              <w:t>$100</w:t>
            </w:r>
          </w:p>
        </w:tc>
        <w:tc>
          <w:tcPr>
            <w:tcW w:w="2338" w:type="dxa"/>
          </w:tcPr>
          <w:p w14:paraId="33978503" w14:textId="26167D67" w:rsidR="004C1AD0" w:rsidRDefault="004C1AD0" w:rsidP="00B15828">
            <w:pPr>
              <w:ind w:firstLine="0"/>
            </w:pPr>
            <w:r>
              <w:t>$200</w:t>
            </w:r>
          </w:p>
        </w:tc>
      </w:tr>
      <w:tr w:rsidR="004C1AD0" w14:paraId="4B958339" w14:textId="77777777" w:rsidTr="004C1AD0">
        <w:tc>
          <w:tcPr>
            <w:tcW w:w="2337" w:type="dxa"/>
          </w:tcPr>
          <w:p w14:paraId="010E354D" w14:textId="3A69D762" w:rsidR="004C1AD0" w:rsidRDefault="004C1AD0" w:rsidP="00B15828">
            <w:pPr>
              <w:ind w:firstLine="0"/>
            </w:pPr>
            <w:r>
              <w:t>Firm B</w:t>
            </w:r>
          </w:p>
        </w:tc>
        <w:tc>
          <w:tcPr>
            <w:tcW w:w="2337" w:type="dxa"/>
          </w:tcPr>
          <w:p w14:paraId="191F8E69" w14:textId="277F84E8" w:rsidR="004C1AD0" w:rsidRDefault="004C1AD0" w:rsidP="00B15828">
            <w:pPr>
              <w:ind w:firstLine="0"/>
            </w:pPr>
            <w:r>
              <w:t>$50</w:t>
            </w:r>
          </w:p>
        </w:tc>
        <w:tc>
          <w:tcPr>
            <w:tcW w:w="2338" w:type="dxa"/>
          </w:tcPr>
          <w:p w14:paraId="6AA717E7" w14:textId="3CFE7757" w:rsidR="004C1AD0" w:rsidRDefault="004C1AD0" w:rsidP="00B15828">
            <w:pPr>
              <w:ind w:firstLine="0"/>
            </w:pPr>
            <w:r>
              <w:t>-</w:t>
            </w:r>
          </w:p>
        </w:tc>
        <w:tc>
          <w:tcPr>
            <w:tcW w:w="2338" w:type="dxa"/>
          </w:tcPr>
          <w:p w14:paraId="274CE262" w14:textId="79E768D6" w:rsidR="004C1AD0" w:rsidRDefault="004C1AD0" w:rsidP="00B15828">
            <w:pPr>
              <w:ind w:firstLine="0"/>
            </w:pPr>
            <w:r>
              <w:t>$150</w:t>
            </w:r>
          </w:p>
        </w:tc>
      </w:tr>
      <w:tr w:rsidR="004C1AD0" w14:paraId="66F4DED9" w14:textId="77777777" w:rsidTr="004C1AD0">
        <w:tc>
          <w:tcPr>
            <w:tcW w:w="2337" w:type="dxa"/>
          </w:tcPr>
          <w:p w14:paraId="41D7EF55" w14:textId="6836EAB6" w:rsidR="004C1AD0" w:rsidRDefault="004C1AD0" w:rsidP="00B15828">
            <w:pPr>
              <w:ind w:firstLine="0"/>
            </w:pPr>
            <w:r>
              <w:t>Firm C</w:t>
            </w:r>
          </w:p>
        </w:tc>
        <w:tc>
          <w:tcPr>
            <w:tcW w:w="2337" w:type="dxa"/>
          </w:tcPr>
          <w:p w14:paraId="1405709D" w14:textId="2EEE5A53" w:rsidR="004C1AD0" w:rsidRDefault="004C1AD0" w:rsidP="00B15828">
            <w:pPr>
              <w:ind w:firstLine="0"/>
            </w:pPr>
            <w:r>
              <w:t>$100</w:t>
            </w:r>
          </w:p>
        </w:tc>
        <w:tc>
          <w:tcPr>
            <w:tcW w:w="2338" w:type="dxa"/>
          </w:tcPr>
          <w:p w14:paraId="2FBDFD9E" w14:textId="1919EC00" w:rsidR="004C1AD0" w:rsidRDefault="004C1AD0" w:rsidP="00B15828">
            <w:pPr>
              <w:ind w:firstLine="0"/>
            </w:pPr>
            <w:r>
              <w:t>$100</w:t>
            </w:r>
          </w:p>
        </w:tc>
        <w:tc>
          <w:tcPr>
            <w:tcW w:w="2338" w:type="dxa"/>
          </w:tcPr>
          <w:p w14:paraId="26B77449" w14:textId="09350E6A" w:rsidR="004C1AD0" w:rsidRDefault="004C1AD0" w:rsidP="00B15828">
            <w:pPr>
              <w:ind w:firstLine="0"/>
            </w:pPr>
            <w:r>
              <w:t>-</w:t>
            </w:r>
          </w:p>
        </w:tc>
      </w:tr>
    </w:tbl>
    <w:p w14:paraId="5C18C4B9" w14:textId="77777777" w:rsidR="004C1AD0" w:rsidRDefault="004C1AD0" w:rsidP="00B15828"/>
    <w:tbl>
      <w:tblPr>
        <w:tblStyle w:val="TableGrid"/>
        <w:tblW w:w="0" w:type="auto"/>
        <w:tblLook w:val="04A0" w:firstRow="1" w:lastRow="0" w:firstColumn="1" w:lastColumn="0" w:noHBand="0" w:noVBand="1"/>
      </w:tblPr>
      <w:tblGrid>
        <w:gridCol w:w="4675"/>
        <w:gridCol w:w="4675"/>
      </w:tblGrid>
      <w:tr w:rsidR="004C1AD0" w14:paraId="5E940FA7" w14:textId="77777777" w:rsidTr="004C1AD0">
        <w:tc>
          <w:tcPr>
            <w:tcW w:w="4675" w:type="dxa"/>
          </w:tcPr>
          <w:p w14:paraId="3590F855" w14:textId="525ACC81" w:rsidR="004C1AD0" w:rsidRDefault="00265F4A" w:rsidP="00B15828">
            <w:pPr>
              <w:ind w:firstLine="0"/>
            </w:pPr>
            <w:r>
              <w:t>Payments</w:t>
            </w:r>
          </w:p>
        </w:tc>
        <w:tc>
          <w:tcPr>
            <w:tcW w:w="4675" w:type="dxa"/>
          </w:tcPr>
          <w:p w14:paraId="1593B504" w14:textId="77777777" w:rsidR="004C1AD0" w:rsidRDefault="004C1AD0" w:rsidP="00B15828">
            <w:pPr>
              <w:ind w:firstLine="0"/>
            </w:pPr>
          </w:p>
        </w:tc>
      </w:tr>
      <w:tr w:rsidR="004C1AD0" w14:paraId="48F8A5E9" w14:textId="77777777" w:rsidTr="004C1AD0">
        <w:tc>
          <w:tcPr>
            <w:tcW w:w="4675" w:type="dxa"/>
          </w:tcPr>
          <w:p w14:paraId="71295228" w14:textId="6FFB48AA" w:rsidR="004C1AD0" w:rsidRDefault="004C1AD0" w:rsidP="00B15828">
            <w:pPr>
              <w:ind w:firstLine="0"/>
            </w:pPr>
            <w:r>
              <w:t>Firm A -&gt; firm B</w:t>
            </w:r>
          </w:p>
        </w:tc>
        <w:tc>
          <w:tcPr>
            <w:tcW w:w="4675" w:type="dxa"/>
          </w:tcPr>
          <w:p w14:paraId="5941B63A" w14:textId="59060A53" w:rsidR="004C1AD0" w:rsidRDefault="004C1AD0" w:rsidP="00B15828">
            <w:pPr>
              <w:ind w:firstLine="0"/>
            </w:pPr>
            <w:r>
              <w:t>$50</w:t>
            </w:r>
          </w:p>
        </w:tc>
      </w:tr>
      <w:tr w:rsidR="004C1AD0" w14:paraId="271D080B" w14:textId="77777777" w:rsidTr="004C1AD0">
        <w:tc>
          <w:tcPr>
            <w:tcW w:w="4675" w:type="dxa"/>
          </w:tcPr>
          <w:p w14:paraId="0601C97E" w14:textId="21BBB344" w:rsidR="004C1AD0" w:rsidRDefault="004C1AD0" w:rsidP="00B15828">
            <w:pPr>
              <w:ind w:firstLine="0"/>
            </w:pPr>
            <w:r>
              <w:t>Firm A -&gt; firm C</w:t>
            </w:r>
          </w:p>
        </w:tc>
        <w:tc>
          <w:tcPr>
            <w:tcW w:w="4675" w:type="dxa"/>
          </w:tcPr>
          <w:p w14:paraId="0D9BA531" w14:textId="47466DAA" w:rsidR="004C1AD0" w:rsidRDefault="004C1AD0" w:rsidP="00B15828">
            <w:pPr>
              <w:ind w:firstLine="0"/>
            </w:pPr>
            <w:r>
              <w:t>$100</w:t>
            </w:r>
          </w:p>
        </w:tc>
      </w:tr>
      <w:tr w:rsidR="004C1AD0" w14:paraId="0727D0D3" w14:textId="77777777" w:rsidTr="004C1AD0">
        <w:tc>
          <w:tcPr>
            <w:tcW w:w="4675" w:type="dxa"/>
          </w:tcPr>
          <w:p w14:paraId="1FCA4D2A" w14:textId="1881354F" w:rsidR="004C1AD0" w:rsidRDefault="004C1AD0" w:rsidP="00B15828">
            <w:pPr>
              <w:ind w:firstLine="0"/>
            </w:pPr>
            <w:r>
              <w:t>Firm B -&gt; firm C</w:t>
            </w:r>
          </w:p>
        </w:tc>
        <w:tc>
          <w:tcPr>
            <w:tcW w:w="4675" w:type="dxa"/>
          </w:tcPr>
          <w:p w14:paraId="2EFEFC75" w14:textId="48CA44F6" w:rsidR="004C1AD0" w:rsidRDefault="004C1AD0" w:rsidP="00B15828">
            <w:pPr>
              <w:ind w:firstLine="0"/>
            </w:pPr>
            <w:r>
              <w:t>$50</w:t>
            </w:r>
          </w:p>
        </w:tc>
      </w:tr>
    </w:tbl>
    <w:p w14:paraId="2BDB3E4C" w14:textId="77777777" w:rsidR="004C1AD0" w:rsidRDefault="004C1AD0"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74BCCD02"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F1F18">
        <w:t xml:space="preserve">Table </w:t>
      </w:r>
      <w:r w:rsidR="00CF1F18">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49705BEC" w14:textId="043A819B"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DB74D5">
        <w:rPr>
          <w:noProof/>
        </w:rPr>
        <w:t>2</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proofErr w:type="gramStart"/>
            <w:r w:rsidR="00F6394F">
              <w:t>r</w:t>
            </w:r>
            <w:r>
              <w:t>equirements</w:t>
            </w:r>
            <w:proofErr w:type="gramEnd"/>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lastRenderedPageBreak/>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13D9D68C" w14:textId="7806B61D" w:rsidR="000816B7" w:rsidRPr="00EA1749" w:rsidRDefault="000816B7" w:rsidP="00031822">
      <w:pPr>
        <w:pStyle w:val="Heading3"/>
      </w:pPr>
      <w:r w:rsidRPr="00EA1749">
        <w:t>International Context</w:t>
      </w:r>
    </w:p>
    <w:p w14:paraId="7503937D" w14:textId="6D9CF4B1"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F1F18">
        <w:t xml:space="preserve">Table </w:t>
      </w:r>
      <w:r w:rsidR="00CF1F18">
        <w:rPr>
          <w:noProof/>
        </w:rPr>
        <w:t>2</w:t>
      </w:r>
      <w:r w:rsidR="00CF1F18">
        <w:fldChar w:fldCharType="end"/>
      </w:r>
      <w:r w:rsidR="00821AC5" w:rsidRPr="00821AC5">
        <w:t xml:space="preserve"> summarizes the international context:</w:t>
      </w:r>
    </w:p>
    <w:p w14:paraId="2C2EEC2E" w14:textId="77DBE13F"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DB74D5">
        <w:rPr>
          <w:noProof/>
        </w:rPr>
        <w:t>3</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4F3D0F54" w14:textId="267C561C"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2929F1F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d in 2012</w:t>
            </w:r>
            <w:r w:rsidR="0010299E">
              <w:t xml:space="preserve"> requiring clearing of IR swaps contracts.</w:t>
            </w:r>
            <w:r w:rsidR="00781E75">
              <w:t xml:space="preserve">  Regulations come into effect in March 2013.</w:t>
            </w:r>
          </w:p>
          <w:p w14:paraId="25F2959D" w14:textId="6CAFA258"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t>Asia</w:t>
            </w:r>
          </w:p>
        </w:tc>
        <w:tc>
          <w:tcPr>
            <w:tcW w:w="3629" w:type="pct"/>
          </w:tcPr>
          <w:p w14:paraId="663D319C" w14:textId="684126DA"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FSA </w:t>
            </w:r>
            <w:r w:rsidR="001655FC">
              <w:t>requires yen denominated IR swaps referencing LIBOR to be cleared by end of 2012.</w:t>
            </w:r>
          </w:p>
          <w:p w14:paraId="431C6759" w14:textId="602ED0DF"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 xml:space="preserve">SFC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0C969C89" w14:textId="0201350B"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lastRenderedPageBreak/>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77777777"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7884CDE" w:rsidR="0034098A" w:rsidRDefault="0027378C" w:rsidP="002F4ED0">
      <w:r>
        <w:t xml:space="preserve">Floating rate payments are unknown in advance but are usually determined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w:t>
      </w:r>
      <w:r>
        <w:lastRenderedPageBreak/>
        <w:t xml:space="preserve">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E4A6229" w14:textId="77777777" w:rsidR="0027378C" w:rsidRDefault="0027378C" w:rsidP="00031822">
      <w:r>
        <w:t>The interest rate swap market is dominated by a handful of substantial swap dealers (SDs) and Major Swap Participants (MSPs) rather than many atomistic market participants. These SDs and MSPs offer buy and sell quotes for swaps, potentially finding other participants to balance their swap exposures. Figure 1 depicts a hypothetical network model of such a market.</w:t>
      </w:r>
      <w:r w:rsidRPr="008719B6">
        <w:rPr>
          <w:noProof/>
        </w:rPr>
        <w:drawing>
          <wp:inline distT="0" distB="0" distL="0" distR="0" wp14:anchorId="1311FECF" wp14:editId="2E616550">
            <wp:extent cx="4169434" cy="165530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a:blip r:embed="rId8"/>
                    <a:stretch>
                      <a:fillRect/>
                    </a:stretch>
                  </pic:blipFill>
                  <pic:spPr>
                    <a:xfrm>
                      <a:off x="0" y="0"/>
                      <a:ext cx="4209672" cy="1671276"/>
                    </a:xfrm>
                    <a:prstGeom prst="rect">
                      <a:avLst/>
                    </a:prstGeom>
                  </pic:spPr>
                </pic:pic>
              </a:graphicData>
            </a:graphic>
          </wp:inline>
        </w:drawing>
      </w:r>
    </w:p>
    <w:p w14:paraId="66A49EA7" w14:textId="00CCB97A"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 xml:space="preserve"> C</w:t>
      </w:r>
      <w:r w:rsidR="0027378C">
        <w:t xml:space="preserve">ustomers might 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5A25D8D8" w:rsidR="0027378C" w:rsidRDefault="00DF4848" w:rsidP="00031822">
      <w:r>
        <w:lastRenderedPageBreak/>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C223E8">
        <w:t xml:space="preserve">your </w:t>
      </w:r>
      <w:r w:rsidR="0027378C">
        <w:t xml:space="preserve">counterparty </w:t>
      </w:r>
      <w:r>
        <w:t>defaults,</w:t>
      </w:r>
      <w:r w:rsidR="00AB7061">
        <w:t xml:space="preserve"> </w:t>
      </w:r>
      <w:r w:rsidR="00C223E8">
        <w:t xml:space="preserve">you no longer </w:t>
      </w:r>
      <w:proofErr w:type="gramStart"/>
      <w:r w:rsidR="00876F18">
        <w:t>have to</w:t>
      </w:r>
      <w:proofErr w:type="gramEnd"/>
      <w:r w:rsidR="00876F18">
        <w:t xml:space="preserve"> make </w:t>
      </w:r>
      <w:r w:rsidR="00C223E8">
        <w:t xml:space="preserve">your </w:t>
      </w:r>
      <w:r w:rsidR="00876F18">
        <w:t>obligated payments</w:t>
      </w:r>
      <w:r w:rsidR="00C223E8">
        <w:t xml:space="preserve"> either</w:t>
      </w:r>
      <w:r w:rsidR="00876F18">
        <w:t>, which would increase the value of the cont</w:t>
      </w:r>
      <w:r w:rsidR="00C223E8">
        <w:t>r</w:t>
      </w:r>
      <w:r w:rsidR="00876F18">
        <w:t xml:space="preserve">act, called </w:t>
      </w:r>
      <w:r w:rsidR="008F7BF3">
        <w:t xml:space="preserve">the </w:t>
      </w:r>
      <w:r w:rsidR="00876F18">
        <w:t>Debit Value Adjustment [DBA]).</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drawing>
          <wp:inline distT="0" distB="0" distL="0" distR="0" wp14:anchorId="3E745CB0" wp14:editId="1F4C9F25">
            <wp:extent cx="5193102" cy="2286407"/>
            <wp:effectExtent l="0" t="0" r="1270" b="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a:blip r:embed="rId9"/>
                    <a:stretch>
                      <a:fillRect/>
                    </a:stretch>
                  </pic:blipFill>
                  <pic:spPr>
                    <a:xfrm>
                      <a:off x="0" y="0"/>
                      <a:ext cx="5282130" cy="2325604"/>
                    </a:xfrm>
                    <a:prstGeom prst="rect">
                      <a:avLst/>
                    </a:prstGeom>
                  </pic:spPr>
                </pic:pic>
              </a:graphicData>
            </a:graphic>
          </wp:inline>
        </w:drawing>
      </w:r>
    </w:p>
    <w:p w14:paraId="075F445A" w14:textId="6C42BE0B" w:rsidR="00AA5AFB" w:rsidRDefault="00AA5AFB" w:rsidP="00AA5AFB">
      <w:r>
        <w:t xml:space="preserve">If </w:t>
      </w:r>
      <w:r w:rsidR="0034098A">
        <w:t>clearinghouses can</w:t>
      </w:r>
      <w:r>
        <w:t xml:space="preserve"> </w:t>
      </w:r>
      <w:r w:rsidR="0034098A">
        <w:t>reduce or eliminate counterparty risk, swaps values should be closer to the risk-free case rather than the case with counterparty risk.  E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454EFC3A" w:rsidR="004F43A3" w:rsidRDefault="004F43A3" w:rsidP="00031822">
      <w:r>
        <w:lastRenderedPageBreak/>
        <w:t xml:space="preserve">I adapt the model from </w:t>
      </w:r>
      <w:proofErr w:type="spellStart"/>
      <w:r>
        <w:t>Biais</w:t>
      </w:r>
      <w:proofErr w:type="spellEnd"/>
      <w:r>
        <w:t xml:space="preserve"> (1993)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7BB3AFB"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0085EDFD"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4546F3ED"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25F6AD85"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4EC83E9B" w:rsidR="004F43A3" w:rsidRDefault="00781E75" w:rsidP="00031822">
      <w:r>
        <w:lastRenderedPageBreak/>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531BB510"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218A799"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0B1B5422"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lastRenderedPageBreak/>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77777777"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514BB9A0"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lastRenderedPageBreak/>
        <w:t>Price Volatility in Markets with Counterparty Risk</w:t>
      </w:r>
    </w:p>
    <w:p w14:paraId="3532D677" w14:textId="77777777"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44CC20D9"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8335A2">
        <w:t>3.1.1</w:t>
      </w:r>
      <w:r w:rsidR="008335A2">
        <w:fldChar w:fldCharType="end"/>
      </w:r>
      <w:r w:rsidR="008335A2">
        <w:t xml:space="preserve"> </w:t>
      </w:r>
      <w:r>
        <w:t xml:space="preserve">and the actual quoted fixed rat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w:t>
      </w:r>
      <w:r w:rsidR="00EF140B">
        <w:lastRenderedPageBreak/>
        <w:t xml:space="preserve">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1C55AA08"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groups, and</w:t>
      </w:r>
      <w:r w:rsidR="004A2BFC">
        <w:t xml:space="preserve"> placebo </w:t>
      </w:r>
      <w:proofErr w:type="spellStart"/>
      <w:r w:rsidR="004A2BFC">
        <w:t>DiD</w:t>
      </w:r>
      <w:proofErr w:type="spellEnd"/>
      <w:r>
        <w:t>.</w:t>
      </w:r>
    </w:p>
    <w:p w14:paraId="05F862AB" w14:textId="75CDFCE9" w:rsidR="00CF1F18" w:rsidRDefault="00CF1F18" w:rsidP="00AB12F9">
      <w:pPr>
        <w:pStyle w:val="Heading2"/>
      </w:pPr>
      <w:r>
        <w:t>Liquidity</w:t>
      </w:r>
    </w:p>
    <w:p w14:paraId="2E09D527" w14:textId="586FA0F1" w:rsidR="00CF1F18" w:rsidRDefault="00CF1F18" w:rsidP="00031822"/>
    <w:p w14:paraId="6BB52863" w14:textId="760D00C0" w:rsidR="005A5A35" w:rsidRDefault="005A5A35" w:rsidP="00AB12F9">
      <w:pPr>
        <w:pStyle w:val="Heading2"/>
      </w:pPr>
      <w:r>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1A31086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hile Phase 3 covered all </w:t>
      </w:r>
      <w:r w:rsidRPr="00935E65">
        <w:lastRenderedPageBreak/>
        <w:t>remaining entities</w:t>
      </w:r>
      <w:r w:rsidR="00544B00">
        <w:t xml:space="preserve"> (</w:t>
      </w:r>
      <w:r w:rsidRPr="00935E65">
        <w:t>unless exempted</w:t>
      </w:r>
      <w:r w:rsidR="00544B00">
        <w:t>)</w:t>
      </w:r>
      <w:r w:rsidRPr="00935E65">
        <w:t xml:space="preserve">. The IR swaps covered by the mandate were the largest </w:t>
      </w:r>
      <w:r w:rsidR="004A2BFC">
        <w:t>categories</w:t>
      </w:r>
      <w:r w:rsidRPr="00935E65">
        <w:t xml:space="preserve"> by volume, denominated in USD, EUR, GBP, and JPY.</w:t>
      </w:r>
    </w:p>
    <w:p w14:paraId="038FAF33" w14:textId="3BE0A73C" w:rsidR="008A79F1" w:rsidRPr="0004387C" w:rsidRDefault="0004387C" w:rsidP="00031822">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proofErr w:type="gramStart"/>
      <w:r w:rsidR="005356E2" w:rsidRPr="0004387C">
        <w:t xml:space="preserve">ten </w:t>
      </w:r>
      <w:r w:rsidR="009F7AFA">
        <w:t>day</w:t>
      </w:r>
      <w:proofErr w:type="gramEnd"/>
      <w:r w:rsidR="009F7AFA">
        <w:t xml:space="preserve"> </w:t>
      </w:r>
      <w:r w:rsidR="005356E2" w:rsidRPr="0004387C">
        <w:t xml:space="preserve">trading </w:t>
      </w:r>
      <w:r w:rsidR="009F7AFA">
        <w:t xml:space="preserve">window </w:t>
      </w:r>
      <w:r w:rsidR="005356E2" w:rsidRPr="0004387C">
        <w:t>before (Feb 25, 2013 – Mar 8, 2013</w:t>
      </w:r>
      <w:r w:rsidR="00D024F1">
        <w:t>, May 27, 2013 – June 7, 2013 and August 26, 2013 – September 6, 2013</w:t>
      </w:r>
      <w:r w:rsidR="005356E2" w:rsidRPr="0004387C">
        <w:t>) and after (Mar 11 – Mar 22, 2013</w:t>
      </w:r>
      <w:r w:rsidR="00D024F1">
        <w:t>, June 10, 2013 – June 21, 2013 and September 9, 2013 to September 20, 2013</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p>
    <w:p w14:paraId="71DAE32C" w14:textId="77777777"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d. For USD swaps, I obtain the USD semiannual fixed-floating rate curve </w:t>
      </w:r>
      <w:r w:rsidR="009F7AFA">
        <w:t xml:space="preserve">(curve __) </w:t>
      </w:r>
      <w:r w:rsidRPr="0004387C">
        <w:t>for each trading day from Bloomberg. For CAD denominated swaps, I obtain the Canadian yield curve from the Bloomberg Terminal.</w:t>
      </w:r>
    </w:p>
    <w:p w14:paraId="3A40E47D" w14:textId="5B08715C" w:rsidR="008A79F1" w:rsidRPr="0004387C" w:rsidRDefault="005356E2" w:rsidP="00031822">
      <w:r w:rsidRPr="0004387C">
        <w:t>I use the Q</w:t>
      </w:r>
      <w:proofErr w:type="spellStart"/>
      <w:r w:rsidRPr="0004387C">
        <w:t>uantLib</w:t>
      </w:r>
      <w:proofErr w:type="spellEnd"/>
      <w:r w:rsidRPr="0004387C">
        <w:t xml:space="preserve">-python library to construct </w:t>
      </w:r>
      <w:r w:rsidR="009F7AFA">
        <w:t xml:space="preserve">the forward </w:t>
      </w:r>
      <w:r w:rsidRPr="0004387C">
        <w:t>curve.</w:t>
      </w:r>
      <w:r w:rsidR="009F7AFA">
        <w:t xml:space="preserve">  For the USD swaps curve, the </w:t>
      </w:r>
      <w:proofErr w:type="gramStart"/>
      <w:r w:rsidR="009F7AFA">
        <w:t>short-end</w:t>
      </w:r>
      <w:proofErr w:type="gramEnd"/>
      <w:r w:rsidR="009F7AFA">
        <w:t xml:space="preserve"> (3M or less) of the curve is anchored by LIBOR rates.  For </w:t>
      </w:r>
      <w:r w:rsidR="00286E2A">
        <w:t xml:space="preserve">the </w:t>
      </w:r>
      <w:r w:rsidR="009F7AFA">
        <w:t>medium</w:t>
      </w:r>
      <w:r w:rsidR="00286E2A">
        <w:t xml:space="preserve">-end </w:t>
      </w:r>
      <w:r w:rsidR="009F7AFA">
        <w:t>(6M – 18M)</w:t>
      </w:r>
      <w:r w:rsidR="00286E2A">
        <w:t xml:space="preserve">, the curve is anchored by Eurodollar Futures.  For </w:t>
      </w:r>
      <w:proofErr w:type="gramStart"/>
      <w:r w:rsidR="00286E2A">
        <w:t>long-end</w:t>
      </w:r>
      <w:proofErr w:type="gramEnd"/>
      <w:r w:rsidR="00286E2A">
        <w:t xml:space="preserve"> (24M onward) the curve is anchored by US swap rates.  Values between the anchor points need to be interpolated.  I use piecewise linear interpolation.</w:t>
      </w:r>
    </w:p>
    <w:p w14:paraId="668A5947" w14:textId="47F24B96" w:rsidR="008A79F1" w:rsidRDefault="00FF211F" w:rsidP="00031822">
      <w:r w:rsidRPr="0004387C">
        <w:t xml:space="preserve">I acquire trading data from the </w:t>
      </w:r>
      <w:r w:rsidR="0004387C">
        <w:t>DTCC SDR</w:t>
      </w:r>
      <w:r w:rsidRPr="0004387C">
        <w:t xml:space="preserve">. The data elements 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 xml:space="preserve">swaps </w:t>
      </w:r>
      <w:r w:rsidR="0004387C">
        <w:t xml:space="preserve">such as those </w:t>
      </w:r>
      <w:r w:rsidRPr="0004387C">
        <w:t>that make a single payment at maturity (i.e., payment frequency is 1T</w:t>
      </w:r>
      <w:r w:rsidR="003B1DFC">
        <w:t>)</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F1F18" w:rsidRPr="0004387C">
        <w:rPr>
          <w:color w:val="000000" w:themeColor="text1"/>
        </w:rPr>
        <w:t xml:space="preserve">Table </w:t>
      </w:r>
      <w:r w:rsidR="00CF1F18" w:rsidRPr="0004387C">
        <w:rPr>
          <w:noProof/>
          <w:color w:val="000000" w:themeColor="text1"/>
        </w:rPr>
        <w:t>3</w:t>
      </w:r>
      <w:r w:rsidR="00CF1F18">
        <w:fldChar w:fldCharType="end"/>
      </w:r>
      <w:r w:rsidR="00CF1F18">
        <w:t xml:space="preserve"> </w:t>
      </w:r>
      <w:r w:rsidRPr="0004387C">
        <w:t>shows the notional value and number of trades captured in my data.</w:t>
      </w:r>
    </w:p>
    <w:p w14:paraId="558F66C1" w14:textId="77777777" w:rsidR="008335A2" w:rsidRDefault="008335A2" w:rsidP="00031822"/>
    <w:p w14:paraId="512538F6" w14:textId="77777777" w:rsidR="008335A2" w:rsidRDefault="008335A2" w:rsidP="00031822"/>
    <w:p w14:paraId="2A90FFC1" w14:textId="77777777" w:rsidR="008335A2" w:rsidRDefault="008335A2" w:rsidP="00031822"/>
    <w:p w14:paraId="13786EB5" w14:textId="77777777" w:rsidR="008335A2" w:rsidRDefault="008335A2" w:rsidP="00031822"/>
    <w:p w14:paraId="1918BE11" w14:textId="77777777" w:rsidR="008335A2" w:rsidRDefault="008335A2" w:rsidP="00031822"/>
    <w:p w14:paraId="1C9EAEA7" w14:textId="77777777" w:rsidR="008335A2" w:rsidRDefault="008335A2" w:rsidP="00031822"/>
    <w:p w14:paraId="09B924F9" w14:textId="77777777" w:rsidR="008335A2" w:rsidRDefault="008335A2" w:rsidP="00031822"/>
    <w:p w14:paraId="483511C6" w14:textId="77777777" w:rsidR="008335A2" w:rsidRDefault="008335A2" w:rsidP="00031822"/>
    <w:p w14:paraId="7240383E" w14:textId="77777777" w:rsidR="008335A2" w:rsidRDefault="008335A2" w:rsidP="00031822"/>
    <w:p w14:paraId="3D9655CF" w14:textId="77777777" w:rsidR="008335A2" w:rsidRPr="0004387C" w:rsidRDefault="008335A2" w:rsidP="00031822"/>
    <w:p w14:paraId="648FED74" w14:textId="6C90DEE5" w:rsidR="008A79F1" w:rsidRDefault="008A79F1" w:rsidP="00031822">
      <w:pPr>
        <w:pStyle w:val="Caption"/>
        <w:keepNext/>
        <w:jc w:val="center"/>
        <w:rPr>
          <w:noProof/>
          <w:color w:val="000000" w:themeColor="text1"/>
        </w:rPr>
      </w:pPr>
      <w:bookmarkStart w:id="7"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DB74D5">
        <w:rPr>
          <w:noProof/>
          <w:color w:val="000000" w:themeColor="text1"/>
        </w:rPr>
        <w:t>4</w:t>
      </w:r>
      <w:r w:rsidRPr="0004387C">
        <w:rPr>
          <w:noProof/>
          <w:color w:val="000000" w:themeColor="text1"/>
        </w:rPr>
        <w:fldChar w:fldCharType="end"/>
      </w:r>
      <w:bookmarkEnd w:id="7"/>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lastRenderedPageBreak/>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lastRenderedPageBreak/>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77777777" w:rsidR="008335A2" w:rsidRDefault="008335A2" w:rsidP="00031822">
      <w:pPr>
        <w:rPr>
          <w:color w:val="000000" w:themeColor="text1"/>
        </w:rPr>
      </w:pPr>
    </w:p>
    <w:p w14:paraId="390DDF6F" w14:textId="1836806D" w:rsidR="00A96B98" w:rsidRPr="0004387C" w:rsidRDefault="0006794D" w:rsidP="00031822">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w:t>
      </w:r>
      <w:r w:rsidR="0047037D">
        <w:rPr>
          <w:color w:val="000000" w:themeColor="text1"/>
        </w:rPr>
        <w:t xml:space="preserve">clearing </w:t>
      </w:r>
      <w:r>
        <w:rPr>
          <w:color w:val="000000" w:themeColor="text1"/>
        </w:rPr>
        <w:t>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3C87E4A9" w14:textId="2DF31044" w:rsidR="00A96B98" w:rsidRPr="0004387C" w:rsidRDefault="00A96B98" w:rsidP="009C0453">
      <w:pPr>
        <w:pStyle w:val="Heading1"/>
        <w:numPr>
          <w:ilvl w:val="0"/>
          <w:numId w:val="33"/>
        </w:numPr>
      </w:pPr>
      <w:bookmarkStart w:id="8" w:name="_Ref157719497"/>
      <w:r w:rsidRPr="00D024F1">
        <w:t>Results</w:t>
      </w:r>
      <w:bookmarkEnd w:id="8"/>
    </w:p>
    <w:p w14:paraId="6324256F" w14:textId="77777777" w:rsidR="002F3376" w:rsidRPr="0004387C" w:rsidRDefault="002F3376" w:rsidP="00AB12F9">
      <w:pPr>
        <w:pStyle w:val="Heading2"/>
      </w:pPr>
      <w:r w:rsidRPr="00D024F1">
        <w:t>Prices</w:t>
      </w:r>
    </w:p>
    <w:p w14:paraId="59B879B0" w14:textId="5BB9E6C9" w:rsidR="00417DAA" w:rsidRDefault="00417DAA" w:rsidP="00031822">
      <w:r>
        <w:t xml:space="preserve">For analyzing the impact of </w:t>
      </w:r>
      <w:r w:rsidR="000F28B2">
        <w:t xml:space="preserve">the clearing mandate on prices, I compare the USD LIBOR denominated </w:t>
      </w:r>
      <w:r w:rsidR="0047037D">
        <w:t xml:space="preserve">contracts against the BA-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354A9CA0" w:rsidR="00A03CBF" w:rsidRDefault="00A03CBF" w:rsidP="00031822">
      <w:r>
        <w:fldChar w:fldCharType="begin"/>
      </w:r>
      <w:r>
        <w:instrText xml:space="preserve"> REF _Ref149507984 \h </w:instrText>
      </w:r>
      <w:r w:rsidR="00031822">
        <w:instrText xml:space="preserve"> \* MERGEFORMAT </w:instrText>
      </w:r>
      <w:r>
        <w:fldChar w:fldCharType="separate"/>
      </w:r>
      <w:r>
        <w:t xml:space="preserve">Table </w:t>
      </w:r>
      <w:r>
        <w:rPr>
          <w:noProof/>
        </w:rPr>
        <w:t>4</w:t>
      </w:r>
      <w:r>
        <w:fldChar w:fldCharType="end"/>
      </w:r>
      <w:r>
        <w:t xml:space="preserve"> lists the basic DiD </w:t>
      </w:r>
      <w:r w:rsidR="007C0BF5">
        <w:t xml:space="preserve">results </w:t>
      </w:r>
      <w:r>
        <w:t>for prices</w:t>
      </w:r>
      <w:r w:rsidR="007C0BF5">
        <w:t xml:space="preserve"> (or premia over fair price described in the theory section)</w:t>
      </w:r>
      <w:r>
        <w:t>.</w:t>
      </w:r>
      <w:r w:rsidR="007C0BF5">
        <w:t xml:space="preserve">  Column 1 shows the basic results without any other controls.  The clearing mandate causes a ~12 bps rise in premia.  As expected, reducing the riskiness of the contract increases its price.  Column 2 shows the effects additional controls, such as the notional value of the contrac</w:t>
      </w:r>
      <w:r w:rsidR="004050F2">
        <w:t>t, day and period of trading and whether the notional value was “capped” (i.e. the exact value was not reported to the trade repo).  The results are robust to such controls.</w:t>
      </w:r>
    </w:p>
    <w:p w14:paraId="1F049E33" w14:textId="0A676585" w:rsidR="007C0BF5" w:rsidRDefault="004050F2" w:rsidP="00031822">
      <w:r>
        <w:fldChar w:fldCharType="begin"/>
      </w:r>
      <w:r>
        <w:instrText xml:space="preserve"> REF _Ref149509644 \h </w:instrText>
      </w:r>
      <w:r w:rsidR="00031822">
        <w:instrText xml:space="preserve"> \* MERGEFORMAT </w:instrText>
      </w:r>
      <w:r>
        <w:fldChar w:fldCharType="separate"/>
      </w:r>
      <w:r>
        <w:t xml:space="preserve">Table </w:t>
      </w:r>
      <w:r>
        <w:rPr>
          <w:noProof/>
        </w:rPr>
        <w:t>5</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w:t>
      </w:r>
      <w:r w:rsidR="0092248B">
        <w:lastRenderedPageBreak/>
        <w:t xml:space="preserve">market participants (commodity pools, private funds, banks and other financial institutions) to the clearing 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proofErr w:type="gramStart"/>
      <w:r w:rsidR="0092248B">
        <w:t>had an effect on</w:t>
      </w:r>
      <w:proofErr w:type="gramEnd"/>
      <w:r w:rsidR="0092248B">
        <w:t xml:space="preserve"> perceptions of riskiness of IR swaps, but phase 2 and phase 3 results are consistent with expectations.</w:t>
      </w:r>
    </w:p>
    <w:p w14:paraId="0DECA66E" w14:textId="39EFE786" w:rsidR="00A03CBF" w:rsidRDefault="00A03CBF" w:rsidP="00031822">
      <w:pPr>
        <w:pStyle w:val="Caption"/>
        <w:keepNext/>
      </w:pPr>
      <w:bookmarkStart w:id="9" w:name="_Ref149507984"/>
      <w:r>
        <w:t xml:space="preserve">Table </w:t>
      </w:r>
      <w:r>
        <w:fldChar w:fldCharType="begin"/>
      </w:r>
      <w:r>
        <w:instrText xml:space="preserve"> SEQ Table \* ARABIC </w:instrText>
      </w:r>
      <w:r>
        <w:fldChar w:fldCharType="separate"/>
      </w:r>
      <w:r w:rsidR="00DB74D5">
        <w:rPr>
          <w:noProof/>
        </w:rPr>
        <w:t>5</w:t>
      </w:r>
      <w:r>
        <w:rPr>
          <w:noProof/>
        </w:rPr>
        <w:fldChar w:fldCharType="end"/>
      </w:r>
      <w:bookmarkEnd w:id="9"/>
      <w:r>
        <w:rPr>
          <w:noProof/>
        </w:rPr>
        <w:t xml:space="preserve"> Difference-in-Difference Result</w:t>
      </w:r>
    </w:p>
    <w:p w14:paraId="5179D58C" w14:textId="2292060C" w:rsidR="00A03CBF" w:rsidRDefault="00A03CBF" w:rsidP="00031822">
      <w:pPr>
        <w:jc w:val="center"/>
      </w:pPr>
      <w:r>
        <w:rPr>
          <w:noProof/>
        </w:rPr>
        <w:drawing>
          <wp:inline distT="0" distB="0" distL="0" distR="0" wp14:anchorId="243CC935" wp14:editId="6F71C501">
            <wp:extent cx="5295217" cy="5089585"/>
            <wp:effectExtent l="0" t="0" r="0" b="3175"/>
            <wp:docPr id="196291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0077" b="15611"/>
                    <a:stretch/>
                  </pic:blipFill>
                  <pic:spPr bwMode="auto">
                    <a:xfrm>
                      <a:off x="0" y="0"/>
                      <a:ext cx="5306751" cy="5100671"/>
                    </a:xfrm>
                    <a:prstGeom prst="rect">
                      <a:avLst/>
                    </a:prstGeom>
                    <a:noFill/>
                    <a:ln>
                      <a:noFill/>
                    </a:ln>
                    <a:extLst>
                      <a:ext uri="{53640926-AAD7-44D8-BBD7-CCE9431645EC}">
                        <a14:shadowObscured xmlns:a14="http://schemas.microsoft.com/office/drawing/2010/main"/>
                      </a:ext>
                    </a:extLst>
                  </pic:spPr>
                </pic:pic>
              </a:graphicData>
            </a:graphic>
          </wp:inline>
        </w:drawing>
      </w:r>
    </w:p>
    <w:p w14:paraId="5B61C362" w14:textId="73E08939" w:rsidR="004050F2" w:rsidRDefault="004050F2" w:rsidP="00031822">
      <w:pPr>
        <w:pStyle w:val="Caption"/>
        <w:keepNext/>
      </w:pPr>
      <w:bookmarkStart w:id="10" w:name="_Ref149509644"/>
      <w:r>
        <w:lastRenderedPageBreak/>
        <w:t xml:space="preserve">Table </w:t>
      </w:r>
      <w:r>
        <w:fldChar w:fldCharType="begin"/>
      </w:r>
      <w:r>
        <w:instrText xml:space="preserve"> SEQ Table \* ARABIC </w:instrText>
      </w:r>
      <w:r>
        <w:fldChar w:fldCharType="separate"/>
      </w:r>
      <w:r w:rsidR="00DB74D5">
        <w:rPr>
          <w:noProof/>
        </w:rPr>
        <w:t>6</w:t>
      </w:r>
      <w:r>
        <w:rPr>
          <w:noProof/>
        </w:rPr>
        <w:fldChar w:fldCharType="end"/>
      </w:r>
      <w:bookmarkEnd w:id="10"/>
      <w:r>
        <w:rPr>
          <w:noProof/>
        </w:rPr>
        <w:t xml:space="preserve"> By Phase DiD Results</w:t>
      </w:r>
    </w:p>
    <w:p w14:paraId="3672CE26" w14:textId="299803CC" w:rsidR="004050F2" w:rsidRDefault="004050F2" w:rsidP="00031822">
      <w:pPr>
        <w:jc w:val="center"/>
      </w:pPr>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Pr="00A96B98" w:rsidRDefault="00A96B98" w:rsidP="009C0453">
      <w:pPr>
        <w:pStyle w:val="Heading1"/>
        <w:numPr>
          <w:ilvl w:val="0"/>
          <w:numId w:val="33"/>
        </w:numPr>
      </w:pPr>
      <w:bookmarkStart w:id="11" w:name="_Ref157719507"/>
      <w:r>
        <w:t>Conclusion</w:t>
      </w:r>
      <w:bookmarkEnd w:id="11"/>
    </w:p>
    <w:sectPr w:rsidR="00A96B98" w:rsidRPr="00A96B9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209A0" w14:textId="77777777" w:rsidR="004C093C" w:rsidRDefault="004C093C" w:rsidP="00633D5C">
      <w:r>
        <w:separator/>
      </w:r>
    </w:p>
  </w:endnote>
  <w:endnote w:type="continuationSeparator" w:id="0">
    <w:p w14:paraId="35D78E8D" w14:textId="77777777" w:rsidR="004C093C" w:rsidRDefault="004C093C" w:rsidP="00633D5C">
      <w:r>
        <w:continuationSeparator/>
      </w:r>
    </w:p>
  </w:endnote>
  <w:endnote w:type="continuationNotice" w:id="1">
    <w:p w14:paraId="5C7BF2F8" w14:textId="77777777" w:rsidR="004C093C" w:rsidRDefault="004C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1EC93" w14:textId="77777777" w:rsidR="004C093C" w:rsidRDefault="004C093C" w:rsidP="00633D5C">
      <w:r>
        <w:separator/>
      </w:r>
    </w:p>
  </w:footnote>
  <w:footnote w:type="continuationSeparator" w:id="0">
    <w:p w14:paraId="1D409D45" w14:textId="77777777" w:rsidR="004C093C" w:rsidRDefault="004C093C" w:rsidP="00633D5C">
      <w:r>
        <w:continuationSeparator/>
      </w:r>
    </w:p>
  </w:footnote>
  <w:footnote w:type="continuationNotice" w:id="1">
    <w:p w14:paraId="2F862BCE" w14:textId="77777777" w:rsidR="004C093C" w:rsidRDefault="004C09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7"/>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B5142"/>
    <w:rsid w:val="000B7B5D"/>
    <w:rsid w:val="000C07B7"/>
    <w:rsid w:val="000C5086"/>
    <w:rsid w:val="000C584E"/>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4488"/>
    <w:rsid w:val="002853F0"/>
    <w:rsid w:val="00286E2A"/>
    <w:rsid w:val="00290667"/>
    <w:rsid w:val="00290E18"/>
    <w:rsid w:val="00293578"/>
    <w:rsid w:val="002938B2"/>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314C1"/>
    <w:rsid w:val="00336313"/>
    <w:rsid w:val="0034098A"/>
    <w:rsid w:val="00343A08"/>
    <w:rsid w:val="003520EC"/>
    <w:rsid w:val="00357E12"/>
    <w:rsid w:val="00362ED7"/>
    <w:rsid w:val="00366CA0"/>
    <w:rsid w:val="00377D40"/>
    <w:rsid w:val="00380D21"/>
    <w:rsid w:val="00381A4D"/>
    <w:rsid w:val="0039332A"/>
    <w:rsid w:val="003936A2"/>
    <w:rsid w:val="0039392E"/>
    <w:rsid w:val="0039580A"/>
    <w:rsid w:val="003B1DFC"/>
    <w:rsid w:val="003C3888"/>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A2BFC"/>
    <w:rsid w:val="004C093C"/>
    <w:rsid w:val="004C1AD0"/>
    <w:rsid w:val="004D2D2D"/>
    <w:rsid w:val="004D458D"/>
    <w:rsid w:val="004E5AEE"/>
    <w:rsid w:val="004F0BE2"/>
    <w:rsid w:val="004F43A3"/>
    <w:rsid w:val="00502B0A"/>
    <w:rsid w:val="00525BB3"/>
    <w:rsid w:val="005356E2"/>
    <w:rsid w:val="005364E5"/>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C11C0"/>
    <w:rsid w:val="005D43C4"/>
    <w:rsid w:val="005E0C46"/>
    <w:rsid w:val="005F14CA"/>
    <w:rsid w:val="005F327C"/>
    <w:rsid w:val="005F6B4A"/>
    <w:rsid w:val="0060706F"/>
    <w:rsid w:val="00607456"/>
    <w:rsid w:val="00622956"/>
    <w:rsid w:val="00625ECF"/>
    <w:rsid w:val="00627579"/>
    <w:rsid w:val="00633D5C"/>
    <w:rsid w:val="0063560A"/>
    <w:rsid w:val="0063608A"/>
    <w:rsid w:val="00644114"/>
    <w:rsid w:val="006450BA"/>
    <w:rsid w:val="00671C67"/>
    <w:rsid w:val="006722D1"/>
    <w:rsid w:val="006738CB"/>
    <w:rsid w:val="00674BB7"/>
    <w:rsid w:val="006875A1"/>
    <w:rsid w:val="0069541B"/>
    <w:rsid w:val="006A345A"/>
    <w:rsid w:val="006B6124"/>
    <w:rsid w:val="006C0D52"/>
    <w:rsid w:val="006C395A"/>
    <w:rsid w:val="006D47F1"/>
    <w:rsid w:val="006E06F9"/>
    <w:rsid w:val="006E44BE"/>
    <w:rsid w:val="006F1F0C"/>
    <w:rsid w:val="00700348"/>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1AC5"/>
    <w:rsid w:val="00827924"/>
    <w:rsid w:val="008335A2"/>
    <w:rsid w:val="00834DE5"/>
    <w:rsid w:val="00836236"/>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7733"/>
    <w:rsid w:val="008C2ACA"/>
    <w:rsid w:val="008C32AF"/>
    <w:rsid w:val="008C6CD4"/>
    <w:rsid w:val="008D1C73"/>
    <w:rsid w:val="008D236F"/>
    <w:rsid w:val="008E3043"/>
    <w:rsid w:val="008E38DA"/>
    <w:rsid w:val="008E6500"/>
    <w:rsid w:val="008F79E0"/>
    <w:rsid w:val="008F7BF3"/>
    <w:rsid w:val="00905428"/>
    <w:rsid w:val="00914E91"/>
    <w:rsid w:val="009150D9"/>
    <w:rsid w:val="0092248B"/>
    <w:rsid w:val="00935B7D"/>
    <w:rsid w:val="00935E65"/>
    <w:rsid w:val="00936FB0"/>
    <w:rsid w:val="00941B60"/>
    <w:rsid w:val="0095406B"/>
    <w:rsid w:val="009561B4"/>
    <w:rsid w:val="00956D41"/>
    <w:rsid w:val="00962018"/>
    <w:rsid w:val="00974463"/>
    <w:rsid w:val="00981EFF"/>
    <w:rsid w:val="00991610"/>
    <w:rsid w:val="009A69FA"/>
    <w:rsid w:val="009A7D6A"/>
    <w:rsid w:val="009B3B11"/>
    <w:rsid w:val="009C0453"/>
    <w:rsid w:val="009C1462"/>
    <w:rsid w:val="009C4761"/>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B78"/>
    <w:rsid w:val="00AA5AFB"/>
    <w:rsid w:val="00AA717C"/>
    <w:rsid w:val="00AB12F9"/>
    <w:rsid w:val="00AB38FA"/>
    <w:rsid w:val="00AB7061"/>
    <w:rsid w:val="00AC06CC"/>
    <w:rsid w:val="00AE15AA"/>
    <w:rsid w:val="00AE5664"/>
    <w:rsid w:val="00AE5AFF"/>
    <w:rsid w:val="00AF1FA3"/>
    <w:rsid w:val="00AF63FA"/>
    <w:rsid w:val="00B0289A"/>
    <w:rsid w:val="00B1262B"/>
    <w:rsid w:val="00B13BAB"/>
    <w:rsid w:val="00B15828"/>
    <w:rsid w:val="00B3359E"/>
    <w:rsid w:val="00B44C24"/>
    <w:rsid w:val="00B54FB7"/>
    <w:rsid w:val="00B75FC5"/>
    <w:rsid w:val="00B83199"/>
    <w:rsid w:val="00B837CA"/>
    <w:rsid w:val="00B86FA9"/>
    <w:rsid w:val="00B91280"/>
    <w:rsid w:val="00B92576"/>
    <w:rsid w:val="00B92B7B"/>
    <w:rsid w:val="00B9520A"/>
    <w:rsid w:val="00BA0B5F"/>
    <w:rsid w:val="00BA0BB3"/>
    <w:rsid w:val="00BA72D6"/>
    <w:rsid w:val="00BB0ACE"/>
    <w:rsid w:val="00BB66F3"/>
    <w:rsid w:val="00BC008A"/>
    <w:rsid w:val="00BC5B75"/>
    <w:rsid w:val="00BD12A4"/>
    <w:rsid w:val="00BD52BB"/>
    <w:rsid w:val="00BE1A00"/>
    <w:rsid w:val="00BF5982"/>
    <w:rsid w:val="00BF6365"/>
    <w:rsid w:val="00C06844"/>
    <w:rsid w:val="00C106ED"/>
    <w:rsid w:val="00C142C4"/>
    <w:rsid w:val="00C16C25"/>
    <w:rsid w:val="00C20541"/>
    <w:rsid w:val="00C223E8"/>
    <w:rsid w:val="00C2255E"/>
    <w:rsid w:val="00C3286E"/>
    <w:rsid w:val="00C32ED2"/>
    <w:rsid w:val="00C363CC"/>
    <w:rsid w:val="00C45CCE"/>
    <w:rsid w:val="00C519BF"/>
    <w:rsid w:val="00C527DB"/>
    <w:rsid w:val="00C57E03"/>
    <w:rsid w:val="00C63A02"/>
    <w:rsid w:val="00C64F72"/>
    <w:rsid w:val="00C651D2"/>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460D7"/>
    <w:rsid w:val="00E52B02"/>
    <w:rsid w:val="00E5597A"/>
    <w:rsid w:val="00E56F5E"/>
    <w:rsid w:val="00E6619F"/>
    <w:rsid w:val="00E66D23"/>
    <w:rsid w:val="00E670C0"/>
    <w:rsid w:val="00E70534"/>
    <w:rsid w:val="00E819EF"/>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F040B1"/>
    <w:rsid w:val="00F15E32"/>
    <w:rsid w:val="00F27E22"/>
    <w:rsid w:val="00F57F30"/>
    <w:rsid w:val="00F6394F"/>
    <w:rsid w:val="00F71C54"/>
    <w:rsid w:val="00F872C2"/>
    <w:rsid w:val="00FB01B7"/>
    <w:rsid w:val="00FB04CE"/>
    <w:rsid w:val="00FC644E"/>
    <w:rsid w:val="00FD4074"/>
    <w:rsid w:val="00FD62E9"/>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72D6"/>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BA72D6"/>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BA72D6"/>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BA72D6"/>
    <w:pPr>
      <w:spacing w:before="260"/>
      <w:ind w:firstLine="0"/>
      <w:outlineLvl w:val="2"/>
    </w:pPr>
    <w:rPr>
      <w:rFonts w:eastAsia="Times New Roman"/>
      <w:bCs/>
    </w:rPr>
  </w:style>
  <w:style w:type="paragraph" w:styleId="Heading4">
    <w:name w:val="heading 4"/>
    <w:basedOn w:val="Normal"/>
    <w:next w:val="Normal"/>
    <w:link w:val="Heading4Char"/>
    <w:qFormat/>
    <w:rsid w:val="00BA72D6"/>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BA72D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BA72D6"/>
  </w:style>
  <w:style w:type="character" w:customStyle="1" w:styleId="Heading2Char">
    <w:name w:val="Heading 2 Char"/>
    <w:basedOn w:val="DefaultParagraphFont"/>
    <w:link w:val="Heading2"/>
    <w:rsid w:val="00BA72D6"/>
    <w:rPr>
      <w:rFonts w:ascii="Times New Roman" w:eastAsia="Times New Roman" w:hAnsi="Times New Roman"/>
      <w:bCs/>
      <w:i/>
      <w:color w:val="000000"/>
      <w:sz w:val="24"/>
      <w:szCs w:val="26"/>
      <w:lang w:bidi="ar-SA"/>
    </w:rPr>
  </w:style>
  <w:style w:type="paragraph" w:styleId="Title">
    <w:name w:val="Title"/>
    <w:next w:val="Author"/>
    <w:link w:val="TitleChar"/>
    <w:qFormat/>
    <w:rsid w:val="00BA72D6"/>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BA72D6"/>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BA72D6"/>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BA72D6"/>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BA72D6"/>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BA72D6"/>
    <w:pPr>
      <w:spacing w:line="180" w:lineRule="atLeast"/>
    </w:pPr>
    <w:rPr>
      <w:sz w:val="16"/>
    </w:rPr>
  </w:style>
  <w:style w:type="character" w:customStyle="1" w:styleId="FootnoteTextChar">
    <w:name w:val="Footnote Text Char"/>
    <w:basedOn w:val="DefaultParagraphFont"/>
    <w:link w:val="FootnoteText"/>
    <w:semiHidden/>
    <w:rsid w:val="00BA72D6"/>
    <w:rPr>
      <w:rFonts w:ascii="Times New Roman" w:eastAsia="Calisto MT" w:hAnsi="Times New Roman"/>
      <w:sz w:val="16"/>
      <w:szCs w:val="24"/>
      <w:lang w:bidi="ar-SA"/>
    </w:rPr>
  </w:style>
  <w:style w:type="character" w:styleId="FootnoteReference">
    <w:name w:val="footnote reference"/>
    <w:basedOn w:val="DefaultParagraphFont"/>
    <w:semiHidden/>
    <w:rsid w:val="00BA72D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BA72D6"/>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BA72D6"/>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BA72D6"/>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BA72D6"/>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BA72D6"/>
    <w:pPr>
      <w:ind w:firstLine="0"/>
    </w:pPr>
  </w:style>
  <w:style w:type="paragraph" w:customStyle="1" w:styleId="Contact">
    <w:name w:val="Contact"/>
    <w:next w:val="Normal"/>
    <w:rsid w:val="00BA72D6"/>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BA72D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BA72D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BA72D6"/>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BA72D6"/>
    <w:pPr>
      <w:spacing w:after="120"/>
      <w:ind w:left="720" w:right="720" w:firstLine="0"/>
      <w:jc w:val="right"/>
    </w:pPr>
  </w:style>
  <w:style w:type="paragraph" w:customStyle="1" w:styleId="FigureTitle">
    <w:name w:val="Figure Title"/>
    <w:next w:val="Normal"/>
    <w:rsid w:val="00BA72D6"/>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BA72D6"/>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BA72D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BA72D6"/>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BA72D6"/>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BA72D6"/>
    <w:pPr>
      <w:numPr>
        <w:numId w:val="27"/>
      </w:numPr>
      <w:contextualSpacing/>
    </w:pPr>
  </w:style>
  <w:style w:type="paragraph" w:styleId="ListNumber">
    <w:name w:val="List Number"/>
    <w:basedOn w:val="Normal"/>
    <w:next w:val="Normal"/>
    <w:rsid w:val="00BA72D6"/>
    <w:pPr>
      <w:numPr>
        <w:numId w:val="28"/>
      </w:numPr>
      <w:tabs>
        <w:tab w:val="clear" w:pos="1195"/>
      </w:tabs>
      <w:spacing w:after="260"/>
      <w:ind w:left="1555" w:hanging="720"/>
    </w:pPr>
  </w:style>
  <w:style w:type="paragraph" w:customStyle="1" w:styleId="FigurePlaceholder">
    <w:name w:val="Figure Placeholder"/>
    <w:basedOn w:val="Normal"/>
    <w:next w:val="Normal"/>
    <w:qFormat/>
    <w:rsid w:val="00BA72D6"/>
    <w:pPr>
      <w:spacing w:before="260" w:after="260"/>
      <w:jc w:val="center"/>
    </w:pPr>
  </w:style>
  <w:style w:type="character" w:customStyle="1" w:styleId="TableFootLetter">
    <w:name w:val="Table FootLetter"/>
    <w:basedOn w:val="DefaultParagraphFont"/>
    <w:rsid w:val="00BA72D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BA72D6"/>
  </w:style>
  <w:style w:type="paragraph" w:customStyle="1" w:styleId="TablePlaceholder">
    <w:name w:val="Table Placeholder"/>
    <w:basedOn w:val="FigurePlaceholder"/>
    <w:next w:val="NoParagraphStyle"/>
    <w:qFormat/>
    <w:rsid w:val="00BA72D6"/>
  </w:style>
  <w:style w:type="paragraph" w:styleId="DocumentMap">
    <w:name w:val="Document Map"/>
    <w:basedOn w:val="Normal"/>
    <w:link w:val="DocumentMapChar"/>
    <w:uiPriority w:val="99"/>
    <w:semiHidden/>
    <w:rsid w:val="00BA72D6"/>
    <w:rPr>
      <w:rFonts w:ascii="Lucida Grande" w:hAnsi="Lucida Grande"/>
    </w:rPr>
  </w:style>
  <w:style w:type="character" w:customStyle="1" w:styleId="DocumentMapChar">
    <w:name w:val="Document Map Char"/>
    <w:basedOn w:val="DefaultParagraphFont"/>
    <w:link w:val="DocumentMap"/>
    <w:uiPriority w:val="99"/>
    <w:semiHidden/>
    <w:rsid w:val="00BA72D6"/>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BA72D6"/>
    <w:rPr>
      <w:sz w:val="18"/>
      <w:szCs w:val="18"/>
    </w:rPr>
  </w:style>
  <w:style w:type="paragraph" w:styleId="CommentText">
    <w:name w:val="annotation text"/>
    <w:basedOn w:val="Normal"/>
    <w:link w:val="CommentTextChar"/>
    <w:uiPriority w:val="99"/>
    <w:semiHidden/>
    <w:rsid w:val="00BA72D6"/>
  </w:style>
  <w:style w:type="character" w:customStyle="1" w:styleId="CommentTextChar">
    <w:name w:val="Comment Text Char"/>
    <w:basedOn w:val="DefaultParagraphFont"/>
    <w:link w:val="CommentText"/>
    <w:uiPriority w:val="99"/>
    <w:semiHidden/>
    <w:rsid w:val="00BA72D6"/>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BA72D6"/>
    <w:rPr>
      <w:b/>
      <w:bCs/>
      <w:sz w:val="20"/>
      <w:szCs w:val="20"/>
    </w:rPr>
  </w:style>
  <w:style w:type="character" w:customStyle="1" w:styleId="CommentSubjectChar">
    <w:name w:val="Comment Subject Char"/>
    <w:basedOn w:val="CommentTextChar"/>
    <w:link w:val="CommentSubject"/>
    <w:uiPriority w:val="99"/>
    <w:semiHidden/>
    <w:rsid w:val="00BA72D6"/>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BA72D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A72D6"/>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3410</TotalTime>
  <Pages>22</Pages>
  <Words>6669</Words>
  <Characters>35951</Characters>
  <Application>Microsoft Office Word</Application>
  <DocSecurity>0</DocSecurity>
  <Lines>1283</Lines>
  <Paragraphs>8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45</cp:revision>
  <dcterms:created xsi:type="dcterms:W3CDTF">2023-12-09T16:13:00Z</dcterms:created>
  <dcterms:modified xsi:type="dcterms:W3CDTF">2024-02-2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XcmiNkSc"/&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